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B52" w:rsidRDefault="002B4AA6" w:rsidP="00092A6C">
      <w:pPr>
        <w:pStyle w:val="Heading2"/>
      </w:pPr>
      <w:r w:rsidRPr="00124259">
        <w:t>The Business Intelligence Concept</w:t>
      </w:r>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98442A" w:rsidRPr="0098442A">
        <w:rPr>
          <w:rFonts w:ascii="Calibri" w:hAnsi="Calibri" w:cs="Calibri"/>
          <w:bCs/>
        </w:rPr>
        <w:t xml:space="preserve">(Connolly &amp; </w:t>
      </w:r>
      <w:proofErr w:type="spellStart"/>
      <w:r w:rsidR="0098442A" w:rsidRPr="0098442A">
        <w:rPr>
          <w:rFonts w:ascii="Calibri" w:hAnsi="Calibri" w:cs="Calibri"/>
          <w:bCs/>
        </w:rPr>
        <w:t>Begg</w:t>
      </w:r>
      <w:proofErr w:type="spellEnd"/>
      <w:r w:rsidR="0098442A" w:rsidRPr="0098442A">
        <w:rPr>
          <w:rFonts w:ascii="Calibri" w:hAnsi="Calibri" w:cs="Calibri"/>
          <w:bCs/>
        </w:rPr>
        <w:t>,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98442A" w:rsidRPr="0098442A">
        <w:rPr>
          <w:rFonts w:ascii="Calibri" w:hAnsi="Calibri" w:cs="Calibri"/>
          <w:bCs/>
        </w:rPr>
        <w:t xml:space="preserve">(Sharda, </w:t>
      </w:r>
      <w:proofErr w:type="spellStart"/>
      <w:r w:rsidR="0098442A" w:rsidRPr="0098442A">
        <w:rPr>
          <w:rFonts w:ascii="Calibri" w:hAnsi="Calibri" w:cs="Calibri"/>
          <w:bCs/>
        </w:rPr>
        <w:t>Delen</w:t>
      </w:r>
      <w:proofErr w:type="spellEnd"/>
      <w:r w:rsidR="0098442A" w:rsidRPr="0098442A">
        <w:rPr>
          <w:rFonts w:ascii="Calibri" w:hAnsi="Calibri" w:cs="Calibri"/>
          <w:bCs/>
        </w:rPr>
        <w:t>, Turban, &amp; King,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r>
        <w:t>Business Intelligence Systems</w:t>
      </w:r>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Pr="00412FBD">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700754" w:rsidRPr="0070075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r>
        <w:t>The Data Warehouse concept</w:t>
      </w:r>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98442A" w:rsidRPr="0098442A">
        <w:rPr>
          <w:rFonts w:ascii="Calibri" w:hAnsi="Calibri" w:cs="Calibri"/>
          <w:bCs/>
        </w:rPr>
        <w:t>(Kimball &amp;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r>
        <w:t>Extract, Transform, Load (ETL)</w:t>
      </w:r>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r>
        <w:t xml:space="preserve">Evolution of ETL </w:t>
      </w:r>
      <w:r w:rsidR="009C0C7F">
        <w:t>Architecture</w:t>
      </w:r>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r w:rsidRPr="00FD5797">
        <w:t xml:space="preserve">Towards real-time Business Intelligence </w:t>
      </w:r>
    </w:p>
    <w:p w:rsidR="00FD5797" w:rsidRDefault="00FD5797" w:rsidP="00FD5797"/>
    <w:p w:rsidR="007E7A70" w:rsidRPr="00FD5797" w:rsidRDefault="007E7A70" w:rsidP="007E7A70">
      <w:pPr>
        <w:pStyle w:val="Heading2"/>
      </w:pPr>
      <w:r>
        <w:t>First generation of Business Intelligence Systems</w:t>
      </w:r>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98442A" w:rsidRPr="0098442A">
        <w:rPr>
          <w:rFonts w:ascii="Calibri" w:hAnsi="Calibri" w:cs="Calibri"/>
          <w:bCs/>
        </w:rPr>
        <w:t>(Kimball &amp;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w:t>
      </w:r>
      <w:r w:rsidR="00296570">
        <w:t xml:space="preserve">As </w:t>
      </w:r>
      <w:r w:rsidR="00296570">
        <w:t xml:space="preserve">aptly described by the white paper of </w:t>
      </w:r>
      <w:r w:rsidR="00296570">
        <w:fldChar w:fldCharType="begin"/>
      </w:r>
      <w:r w:rsidR="00296570">
        <w:instrText>ADDIN RW.CITE{{doc:5c264678e4b0ed46fe037009 GoldenGate 2009}}</w:instrText>
      </w:r>
      <w:r w:rsidR="00296570">
        <w:fldChar w:fldCharType="separate"/>
      </w:r>
      <w:r w:rsidR="002E05C1" w:rsidRPr="002E05C1">
        <w:rPr>
          <w:rFonts w:ascii="Calibri" w:hAnsi="Calibri" w:cs="Calibri"/>
          <w:bCs/>
        </w:rPr>
        <w:t>(</w:t>
      </w:r>
      <w:proofErr w:type="spellStart"/>
      <w:r w:rsidR="002E05C1" w:rsidRPr="002E05C1">
        <w:rPr>
          <w:rFonts w:ascii="Calibri" w:hAnsi="Calibri" w:cs="Calibri"/>
          <w:bCs/>
        </w:rPr>
        <w:t>GoldenGate</w:t>
      </w:r>
      <w:proofErr w:type="spellEnd"/>
      <w:r w:rsidR="002E05C1" w:rsidRPr="002E05C1">
        <w:rPr>
          <w:rFonts w:ascii="Calibri" w:hAnsi="Calibri" w:cs="Calibri"/>
          <w:bCs/>
        </w:rPr>
        <w:t>,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r>
        <w:t>Second</w:t>
      </w:r>
      <w:r w:rsidRPr="002E19CC">
        <w:t xml:space="preserve"> generation of Business Intelligence Systems</w:t>
      </w:r>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98442A" w:rsidRPr="0098442A">
        <w:rPr>
          <w:rFonts w:ascii="Calibri" w:hAnsi="Calibri" w:cs="Calibri"/>
          <w:bCs/>
        </w:rPr>
        <w:t>(Kimball &amp;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r>
        <w:t>Third</w:t>
      </w:r>
      <w:r w:rsidRPr="00AC0FDB">
        <w:t xml:space="preserve"> generation of Business Intelligence Systems</w:t>
      </w:r>
    </w:p>
    <w:p w:rsidR="00AC0FDB" w:rsidRPr="00AC0FDB" w:rsidRDefault="00A8432C" w:rsidP="00AC0FDB">
      <w:r>
        <w:t xml:space="preserve">The third generation of </w:t>
      </w:r>
      <w:r w:rsidRPr="00A8432C">
        <w:t xml:space="preserve">Business Intelligence </w:t>
      </w:r>
      <w:r w:rsidR="00E8427F" w:rsidRPr="00A8432C">
        <w:t>Systems</w:t>
      </w:r>
      <w:r w:rsidR="00E8427F">
        <w:t xml:space="preserve"> consist</w:t>
      </w:r>
      <w:r>
        <w:t xml:space="preserve"> of the so called Active 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98442A" w:rsidRPr="0098442A">
        <w:rPr>
          <w:rFonts w:ascii="Calibri" w:hAnsi="Calibri" w:cs="Calibri"/>
          <w:bCs/>
        </w:rPr>
        <w:t xml:space="preserve">(Nguyen </w:t>
      </w:r>
      <w:proofErr w:type="spellStart"/>
      <w:r w:rsidR="0098442A" w:rsidRPr="0098442A">
        <w:rPr>
          <w:rFonts w:ascii="Calibri" w:hAnsi="Calibri" w:cs="Calibri"/>
          <w:bCs/>
        </w:rPr>
        <w:t>Manh</w:t>
      </w:r>
      <w:proofErr w:type="spellEnd"/>
      <w:r w:rsidR="0098442A" w:rsidRPr="0098442A">
        <w:rPr>
          <w:rFonts w:ascii="Calibri" w:hAnsi="Calibri" w:cs="Calibri"/>
          <w:bCs/>
        </w:rPr>
        <w:t xml:space="preserve"> </w:t>
      </w:r>
      <w:proofErr w:type="spellStart"/>
      <w:r w:rsidR="0098442A" w:rsidRPr="0098442A">
        <w:rPr>
          <w:rFonts w:ascii="Calibri" w:hAnsi="Calibri" w:cs="Calibri"/>
          <w:bCs/>
        </w:rPr>
        <w:t>Tho</w:t>
      </w:r>
      <w:proofErr w:type="spellEnd"/>
      <w:r w:rsidR="0098442A" w:rsidRPr="0098442A">
        <w:rPr>
          <w:rFonts w:ascii="Calibri" w:hAnsi="Calibri" w:cs="Calibri"/>
          <w:bCs/>
        </w:rPr>
        <w:t xml:space="preserve"> &amp; </w:t>
      </w:r>
      <w:proofErr w:type="spellStart"/>
      <w:r w:rsidR="0098442A" w:rsidRPr="0098442A">
        <w:rPr>
          <w:rFonts w:ascii="Calibri" w:hAnsi="Calibri" w:cs="Calibri"/>
          <w:bCs/>
        </w:rPr>
        <w:t>Tjoa</w:t>
      </w:r>
      <w:proofErr w:type="spellEnd"/>
      <w:r w:rsidR="0098442A" w:rsidRPr="0098442A">
        <w:rPr>
          <w:rFonts w:ascii="Calibri" w:hAnsi="Calibri" w:cs="Calibri"/>
          <w:bCs/>
        </w:rPr>
        <w:t xml:space="preserve"> Min, 2006)</w:t>
      </w:r>
      <w:r w:rsidR="0098442A">
        <w:fldChar w:fldCharType="end"/>
      </w:r>
      <w:r w:rsidR="0098442A">
        <w:t>)</w:t>
      </w:r>
      <w:bookmarkStart w:id="0" w:name="_GoBack"/>
      <w:bookmarkEnd w:id="0"/>
    </w:p>
    <w:sectPr w:rsidR="00AC0FDB" w:rsidRPr="00AC0FDB"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21D3B"/>
    <w:rsid w:val="00024848"/>
    <w:rsid w:val="00026450"/>
    <w:rsid w:val="0003305F"/>
    <w:rsid w:val="000371EF"/>
    <w:rsid w:val="00092A6C"/>
    <w:rsid w:val="000A628E"/>
    <w:rsid w:val="000B6AFA"/>
    <w:rsid w:val="000D258C"/>
    <w:rsid w:val="000D4F45"/>
    <w:rsid w:val="000E35E9"/>
    <w:rsid w:val="00124259"/>
    <w:rsid w:val="00146F12"/>
    <w:rsid w:val="00174C83"/>
    <w:rsid w:val="001C36F7"/>
    <w:rsid w:val="001C6E8C"/>
    <w:rsid w:val="001E63CB"/>
    <w:rsid w:val="002659BF"/>
    <w:rsid w:val="0027335C"/>
    <w:rsid w:val="00293A09"/>
    <w:rsid w:val="00296570"/>
    <w:rsid w:val="002A246B"/>
    <w:rsid w:val="002B4AA6"/>
    <w:rsid w:val="002B7234"/>
    <w:rsid w:val="002E05C1"/>
    <w:rsid w:val="002E19CC"/>
    <w:rsid w:val="0031198B"/>
    <w:rsid w:val="003A31B5"/>
    <w:rsid w:val="003B5F01"/>
    <w:rsid w:val="003F3056"/>
    <w:rsid w:val="003F3ACF"/>
    <w:rsid w:val="00412FBD"/>
    <w:rsid w:val="004871B2"/>
    <w:rsid w:val="004A0AD0"/>
    <w:rsid w:val="004A33FF"/>
    <w:rsid w:val="004A7FF5"/>
    <w:rsid w:val="004F06C9"/>
    <w:rsid w:val="004F32A0"/>
    <w:rsid w:val="00513974"/>
    <w:rsid w:val="005310DF"/>
    <w:rsid w:val="005B6988"/>
    <w:rsid w:val="005C4BEB"/>
    <w:rsid w:val="005D34C1"/>
    <w:rsid w:val="005E317F"/>
    <w:rsid w:val="00623067"/>
    <w:rsid w:val="006639BD"/>
    <w:rsid w:val="00682B00"/>
    <w:rsid w:val="00700754"/>
    <w:rsid w:val="00717A51"/>
    <w:rsid w:val="00720B52"/>
    <w:rsid w:val="00723629"/>
    <w:rsid w:val="00767D76"/>
    <w:rsid w:val="007747BE"/>
    <w:rsid w:val="00776A75"/>
    <w:rsid w:val="00795BCB"/>
    <w:rsid w:val="007B1126"/>
    <w:rsid w:val="007E0777"/>
    <w:rsid w:val="007E743E"/>
    <w:rsid w:val="007E7A70"/>
    <w:rsid w:val="00805D0D"/>
    <w:rsid w:val="00822E54"/>
    <w:rsid w:val="00826B54"/>
    <w:rsid w:val="008334F9"/>
    <w:rsid w:val="00840A95"/>
    <w:rsid w:val="00880B8C"/>
    <w:rsid w:val="008B3F1E"/>
    <w:rsid w:val="008C7620"/>
    <w:rsid w:val="008E568F"/>
    <w:rsid w:val="00932F86"/>
    <w:rsid w:val="00937227"/>
    <w:rsid w:val="00942C73"/>
    <w:rsid w:val="0098442A"/>
    <w:rsid w:val="00995E43"/>
    <w:rsid w:val="009C0C7F"/>
    <w:rsid w:val="009C3B4E"/>
    <w:rsid w:val="009D6036"/>
    <w:rsid w:val="00A31540"/>
    <w:rsid w:val="00A53821"/>
    <w:rsid w:val="00A60FB8"/>
    <w:rsid w:val="00A8432C"/>
    <w:rsid w:val="00AC0FDB"/>
    <w:rsid w:val="00AF72F6"/>
    <w:rsid w:val="00B22974"/>
    <w:rsid w:val="00B926DD"/>
    <w:rsid w:val="00BA503A"/>
    <w:rsid w:val="00BB5EC3"/>
    <w:rsid w:val="00BC6096"/>
    <w:rsid w:val="00BD4DB9"/>
    <w:rsid w:val="00BF0D61"/>
    <w:rsid w:val="00C03C07"/>
    <w:rsid w:val="00C15090"/>
    <w:rsid w:val="00C42D84"/>
    <w:rsid w:val="00D01695"/>
    <w:rsid w:val="00D10CEF"/>
    <w:rsid w:val="00D419B8"/>
    <w:rsid w:val="00D4521C"/>
    <w:rsid w:val="00D765E3"/>
    <w:rsid w:val="00D91C16"/>
    <w:rsid w:val="00DC3036"/>
    <w:rsid w:val="00DC5559"/>
    <w:rsid w:val="00DD4C63"/>
    <w:rsid w:val="00E273C9"/>
    <w:rsid w:val="00E8427F"/>
    <w:rsid w:val="00E8450B"/>
    <w:rsid w:val="00E94DBF"/>
    <w:rsid w:val="00E976AF"/>
    <w:rsid w:val="00EB3267"/>
    <w:rsid w:val="00EC7D66"/>
    <w:rsid w:val="00F21AD8"/>
    <w:rsid w:val="00F6036F"/>
    <w:rsid w:val="00F906F2"/>
    <w:rsid w:val="00F90D61"/>
    <w:rsid w:val="00FA4740"/>
    <w:rsid w:val="00FD5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7</TotalTime>
  <Pages>5</Pages>
  <Words>2114</Words>
  <Characters>1205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14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67</cp:revision>
  <dcterms:created xsi:type="dcterms:W3CDTF">2018-11-03T11:38:00Z</dcterms:created>
  <dcterms:modified xsi:type="dcterms:W3CDTF">2018-12-2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The Business Intelligence Concept</vt:lpwstr>
  </property>
</Properties>
</file>